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Style w:val="TableGrid"/>
        <w:tblW w:w="0" w:type="auto"/>
        <w:tblLook w:val="04A0"/>
      </w:tblPr>
      <w:tblGrid>
        <w:gridCol w:w="9576"/>
      </w:tblGrid>
      <w:tr w:rsidR="002E2250" w:rsidTr="00174FA1">
        <w:tc>
          <w:tcPr>
            <w:tcW w:w="9576" w:type="dxa"/>
            <w:shd w:val="clear" w:color="auto" w:fill="005C84"/>
          </w:tcPr>
          <w:p w:rsidR="002E2250" w:rsidRPr="00174FA1" w:rsidRDefault="00AC0602" w:rsidP="00F93E19">
            <w:pPr>
              <w:outlineLvl w:val="0"/>
              <w:rPr>
                <w:rFonts w:eastAsia="Times New Roman" w:cs="Times New Roman"/>
                <w:b/>
                <w:bCs/>
                <w:color w:val="FFFFFF" w:themeColor="background1"/>
                <w:kern w:val="36"/>
                <w:sz w:val="48"/>
                <w:szCs w:val="48"/>
              </w:rPr>
            </w:pPr>
            <w:bookmarkStart w:id="0" w:name="_Toc292963110"/>
            <w:r>
              <w:rPr>
                <w:rFonts w:eastAsia="Times New Roman" w:cs="Times New Roman"/>
                <w:b/>
                <w:bCs/>
                <w:color w:val="FFFFFF" w:themeColor="background1"/>
                <w:kern w:val="36"/>
                <w:sz w:val="48"/>
                <w:szCs w:val="48"/>
              </w:rPr>
              <w:t>GLIMMPSE</w:t>
            </w:r>
            <w:r w:rsidR="002E2250" w:rsidRPr="002E2250">
              <w:rPr>
                <w:rFonts w:eastAsia="Times New Roman" w:cs="Times New Roman"/>
                <w:b/>
                <w:bCs/>
                <w:color w:val="FFFFFF" w:themeColor="background1"/>
                <w:kern w:val="36"/>
                <w:sz w:val="48"/>
                <w:szCs w:val="48"/>
              </w:rPr>
              <w:t xml:space="preserve">: </w:t>
            </w:r>
            <w:r w:rsidR="00F93E19">
              <w:rPr>
                <w:rFonts w:eastAsia="Times New Roman" w:cs="Times New Roman"/>
                <w:b/>
                <w:bCs/>
                <w:color w:val="FFFFFF" w:themeColor="background1"/>
                <w:kern w:val="36"/>
                <w:sz w:val="48"/>
                <w:szCs w:val="48"/>
              </w:rPr>
              <w:t>File Service</w:t>
            </w:r>
            <w:r w:rsidR="002E2250" w:rsidRPr="002E2250">
              <w:rPr>
                <w:rFonts w:eastAsia="Times New Roman" w:cs="Times New Roman"/>
                <w:b/>
                <w:bCs/>
                <w:color w:val="FFFFFF" w:themeColor="background1"/>
                <w:kern w:val="36"/>
                <w:sz w:val="48"/>
                <w:szCs w:val="48"/>
              </w:rPr>
              <w:t xml:space="preserve"> API</w:t>
            </w:r>
            <w:bookmarkEnd w:id="0"/>
          </w:p>
        </w:tc>
      </w:tr>
    </w:tbl>
    <w:bookmarkStart w:id="1" w:name="powersvc" w:displacedByCustomXml="next"/>
    <w:sdt>
      <w:sdtPr>
        <w:rPr>
          <w:rFonts w:ascii="Times New Roman" w:eastAsiaTheme="minorEastAsia" w:hAnsi="Times New Roman" w:cstheme="minorBidi"/>
          <w:b w:val="0"/>
          <w:bCs w:val="0"/>
          <w:sz w:val="22"/>
          <w:szCs w:val="22"/>
        </w:rPr>
        <w:id w:val="1131847067"/>
        <w:docPartObj>
          <w:docPartGallery w:val="Table of Contents"/>
          <w:docPartUnique/>
        </w:docPartObj>
      </w:sdtPr>
      <w:sdtContent>
        <w:p w:rsidR="004B6E81" w:rsidRDefault="004B6E81" w:rsidP="004B6E81">
          <w:pPr>
            <w:pStyle w:val="TOCHeading"/>
            <w:numPr>
              <w:ilvl w:val="0"/>
              <w:numId w:val="0"/>
            </w:numPr>
            <w:ind w:left="432" w:hanging="432"/>
          </w:pPr>
          <w:r>
            <w:t>Contents</w:t>
          </w:r>
        </w:p>
        <w:p w:rsidR="00F367AF" w:rsidRDefault="00BD54EE">
          <w:pPr>
            <w:pStyle w:val="TOC1"/>
            <w:tabs>
              <w:tab w:val="right" w:leader="dot" w:pos="9350"/>
            </w:tabs>
            <w:rPr>
              <w:rFonts w:asciiTheme="minorHAnsi" w:hAnsiTheme="minorHAnsi"/>
              <w:noProof/>
              <w:lang w:bidi="ar-SA"/>
            </w:rPr>
          </w:pPr>
          <w:r>
            <w:fldChar w:fldCharType="begin"/>
          </w:r>
          <w:r w:rsidR="004B6E81">
            <w:instrText xml:space="preserve"> TOC \o "1-3" \h \z \u </w:instrText>
          </w:r>
          <w:r>
            <w:fldChar w:fldCharType="separate"/>
          </w:r>
          <w:hyperlink w:anchor="_Toc292963110" w:history="1">
            <w:r w:rsidR="00F367AF" w:rsidRPr="00420AD7">
              <w:rPr>
                <w:rStyle w:val="Hyperlink"/>
                <w:rFonts w:eastAsia="Times New Roman" w:cs="Times New Roman"/>
                <w:b/>
                <w:bCs/>
                <w:noProof/>
                <w:kern w:val="36"/>
              </w:rPr>
              <w:t>GLIMMPSE: File Service API</w:t>
            </w:r>
            <w:r w:rsidR="00F367AF">
              <w:rPr>
                <w:noProof/>
                <w:webHidden/>
              </w:rPr>
              <w:tab/>
            </w:r>
            <w:r w:rsidR="00F367AF">
              <w:rPr>
                <w:noProof/>
                <w:webHidden/>
              </w:rPr>
              <w:fldChar w:fldCharType="begin"/>
            </w:r>
            <w:r w:rsidR="00F367AF">
              <w:rPr>
                <w:noProof/>
                <w:webHidden/>
              </w:rPr>
              <w:instrText xml:space="preserve"> PAGEREF _Toc292963110 \h </w:instrText>
            </w:r>
            <w:r w:rsidR="00F367AF">
              <w:rPr>
                <w:noProof/>
                <w:webHidden/>
              </w:rPr>
            </w:r>
            <w:r w:rsidR="00F367AF">
              <w:rPr>
                <w:noProof/>
                <w:webHidden/>
              </w:rPr>
              <w:fldChar w:fldCharType="separate"/>
            </w:r>
            <w:r w:rsidR="00F367AF">
              <w:rPr>
                <w:noProof/>
                <w:webHidden/>
              </w:rPr>
              <w:t>1</w:t>
            </w:r>
            <w:r w:rsidR="00F367AF">
              <w:rPr>
                <w:noProof/>
                <w:webHidden/>
              </w:rPr>
              <w:fldChar w:fldCharType="end"/>
            </w:r>
          </w:hyperlink>
        </w:p>
        <w:p w:rsidR="00F367AF" w:rsidRDefault="00F367AF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/>
              <w:noProof/>
              <w:lang w:bidi="ar-SA"/>
            </w:rPr>
          </w:pPr>
          <w:hyperlink w:anchor="_Toc292963111" w:history="1">
            <w:r w:rsidRPr="00420AD7">
              <w:rPr>
                <w:rStyle w:val="Hyperlink"/>
                <w:noProof/>
              </w:rPr>
              <w:t>1</w:t>
            </w:r>
            <w:r>
              <w:rPr>
                <w:rFonts w:asciiTheme="minorHAnsi" w:hAnsiTheme="minorHAnsi"/>
                <w:noProof/>
                <w:lang w:bidi="ar-SA"/>
              </w:rPr>
              <w:tab/>
            </w:r>
            <w:r w:rsidRPr="00420AD7">
              <w:rPr>
                <w:rStyle w:val="Hyperlink"/>
                <w:noProof/>
              </w:rPr>
              <w:t>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929631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367AF" w:rsidRDefault="00F367AF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/>
              <w:noProof/>
              <w:lang w:bidi="ar-SA"/>
            </w:rPr>
          </w:pPr>
          <w:hyperlink w:anchor="_Toc292963112" w:history="1">
            <w:r w:rsidRPr="00420AD7">
              <w:rPr>
                <w:rStyle w:val="Hyperlink"/>
                <w:noProof/>
              </w:rPr>
              <w:t>2</w:t>
            </w:r>
            <w:r>
              <w:rPr>
                <w:rFonts w:asciiTheme="minorHAnsi" w:hAnsiTheme="minorHAnsi"/>
                <w:noProof/>
                <w:lang w:bidi="ar-SA"/>
              </w:rPr>
              <w:tab/>
            </w:r>
            <w:r w:rsidRPr="00420AD7">
              <w:rPr>
                <w:rStyle w:val="Hyperlink"/>
                <w:noProof/>
              </w:rPr>
              <w:t>The File Servi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929631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367AF" w:rsidRDefault="00F367AF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/>
              <w:noProof/>
              <w:lang w:bidi="ar-SA"/>
            </w:rPr>
          </w:pPr>
          <w:hyperlink w:anchor="_Toc292963113" w:history="1">
            <w:r w:rsidRPr="00420AD7">
              <w:rPr>
                <w:rStyle w:val="Hyperlink"/>
                <w:noProof/>
              </w:rPr>
              <w:t>3</w:t>
            </w:r>
            <w:r>
              <w:rPr>
                <w:rFonts w:asciiTheme="minorHAnsi" w:hAnsiTheme="minorHAnsi"/>
                <w:noProof/>
                <w:lang w:bidi="ar-SA"/>
              </w:rPr>
              <w:tab/>
            </w:r>
            <w:r w:rsidRPr="00420AD7">
              <w:rPr>
                <w:rStyle w:val="Hyperlink"/>
                <w:noProof/>
              </w:rPr>
              <w:t>File Uploa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929631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367AF" w:rsidRDefault="00F367AF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/>
              <w:noProof/>
              <w:lang w:bidi="ar-SA"/>
            </w:rPr>
          </w:pPr>
          <w:hyperlink w:anchor="_Toc292963114" w:history="1">
            <w:r w:rsidRPr="00420AD7">
              <w:rPr>
                <w:rStyle w:val="Hyperlink"/>
                <w:noProof/>
              </w:rPr>
              <w:t>4</w:t>
            </w:r>
            <w:r>
              <w:rPr>
                <w:rFonts w:asciiTheme="minorHAnsi" w:hAnsiTheme="minorHAnsi"/>
                <w:noProof/>
                <w:lang w:bidi="ar-SA"/>
              </w:rPr>
              <w:tab/>
            </w:r>
            <w:r w:rsidRPr="00420AD7">
              <w:rPr>
                <w:rStyle w:val="Hyperlink"/>
                <w:noProof/>
              </w:rPr>
              <w:t>Sav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929631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762C8" w:rsidRPr="00944997" w:rsidRDefault="00BD54EE" w:rsidP="00944997">
          <w:r>
            <w:fldChar w:fldCharType="end"/>
          </w:r>
        </w:p>
      </w:sdtContent>
    </w:sdt>
    <w:p w:rsidR="00944997" w:rsidRDefault="00944997" w:rsidP="00944997">
      <w:pPr>
        <w:pStyle w:val="Heading1"/>
      </w:pPr>
      <w:bookmarkStart w:id="2" w:name="_Toc292963111"/>
      <w:r>
        <w:t>Introduction</w:t>
      </w:r>
      <w:bookmarkEnd w:id="2"/>
    </w:p>
    <w:p w:rsidR="00944997" w:rsidRDefault="00944997" w:rsidP="00944997"/>
    <w:p w:rsidR="00944997" w:rsidRDefault="00944997" w:rsidP="00944997">
      <w:pPr>
        <w:spacing w:after="0" w:line="240" w:lineRule="auto"/>
        <w:rPr>
          <w:rFonts w:eastAsia="Times New Roman" w:cs="Times New Roman"/>
          <w:sz w:val="24"/>
          <w:szCs w:val="24"/>
        </w:rPr>
      </w:pPr>
      <w:r w:rsidRPr="002E2250">
        <w:rPr>
          <w:rFonts w:eastAsia="Times New Roman" w:cs="Times New Roman"/>
          <w:sz w:val="24"/>
          <w:szCs w:val="24"/>
        </w:rPr>
        <w:t xml:space="preserve">The </w:t>
      </w:r>
      <w:r w:rsidR="00AC0602">
        <w:rPr>
          <w:rFonts w:eastAsia="Times New Roman" w:cs="Times New Roman"/>
          <w:sz w:val="24"/>
          <w:szCs w:val="24"/>
        </w:rPr>
        <w:t>GLIMMPSE</w:t>
      </w:r>
      <w:r w:rsidRPr="002E2250">
        <w:rPr>
          <w:rFonts w:eastAsia="Times New Roman" w:cs="Times New Roman"/>
          <w:sz w:val="24"/>
          <w:szCs w:val="24"/>
        </w:rPr>
        <w:t xml:space="preserve"> software system provides a web based user interface to estimate power and sample size for the general linear multivariate model (GLMM) with or without a baseline covariate. The </w:t>
      </w:r>
      <w:r w:rsidR="00AC0602">
        <w:rPr>
          <w:rFonts w:eastAsia="Times New Roman" w:cs="Times New Roman"/>
          <w:sz w:val="24"/>
          <w:szCs w:val="24"/>
        </w:rPr>
        <w:t>GLIMMPSE</w:t>
      </w:r>
      <w:r w:rsidRPr="002E2250">
        <w:rPr>
          <w:rFonts w:eastAsia="Times New Roman" w:cs="Times New Roman"/>
          <w:sz w:val="24"/>
          <w:szCs w:val="24"/>
        </w:rPr>
        <w:t xml:space="preserve"> system consists of </w:t>
      </w:r>
      <w:r>
        <w:rPr>
          <w:rFonts w:eastAsia="Times New Roman" w:cs="Times New Roman"/>
          <w:sz w:val="24"/>
          <w:szCs w:val="24"/>
        </w:rPr>
        <w:t>five</w:t>
      </w:r>
      <w:r w:rsidRPr="002E2250">
        <w:rPr>
          <w:rFonts w:eastAsia="Times New Roman" w:cs="Times New Roman"/>
          <w:sz w:val="24"/>
          <w:szCs w:val="24"/>
        </w:rPr>
        <w:t xml:space="preserve"> main components: </w:t>
      </w:r>
    </w:p>
    <w:p w:rsidR="00944997" w:rsidRPr="002E2250" w:rsidRDefault="00944997" w:rsidP="00944997">
      <w:pPr>
        <w:spacing w:after="0" w:line="240" w:lineRule="auto"/>
        <w:rPr>
          <w:rFonts w:eastAsia="Times New Roman" w:cs="Times New Roman"/>
          <w:sz w:val="24"/>
          <w:szCs w:val="24"/>
        </w:rPr>
      </w:pPr>
    </w:p>
    <w:p w:rsidR="00944997" w:rsidRPr="002E2250" w:rsidRDefault="00AC0602" w:rsidP="00944997">
      <w:pPr>
        <w:numPr>
          <w:ilvl w:val="0"/>
          <w:numId w:val="1"/>
        </w:numPr>
        <w:spacing w:after="0" w:line="240" w:lineRule="auto"/>
        <w:rPr>
          <w:rFonts w:eastAsia="Times New Roman" w:cs="Times New Roman"/>
          <w:sz w:val="24"/>
          <w:szCs w:val="24"/>
        </w:rPr>
      </w:pPr>
      <w:r>
        <w:rPr>
          <w:rFonts w:eastAsia="Times New Roman" w:cs="Times New Roman"/>
          <w:sz w:val="24"/>
          <w:szCs w:val="24"/>
        </w:rPr>
        <w:t>GLIMMPSE</w:t>
      </w:r>
      <w:r w:rsidR="00944997" w:rsidRPr="002E2250">
        <w:rPr>
          <w:rFonts w:eastAsia="Times New Roman" w:cs="Times New Roman"/>
          <w:sz w:val="24"/>
          <w:szCs w:val="24"/>
        </w:rPr>
        <w:t>.com user interface - a Javascript/GWT front-end user interface</w:t>
      </w:r>
    </w:p>
    <w:p w:rsidR="00944997" w:rsidRPr="002E2250" w:rsidRDefault="00944997" w:rsidP="00944997">
      <w:pPr>
        <w:numPr>
          <w:ilvl w:val="0"/>
          <w:numId w:val="1"/>
        </w:numPr>
        <w:spacing w:after="0" w:line="240" w:lineRule="auto"/>
        <w:rPr>
          <w:rFonts w:eastAsia="Times New Roman" w:cs="Times New Roman"/>
          <w:sz w:val="24"/>
          <w:szCs w:val="24"/>
        </w:rPr>
      </w:pPr>
      <w:r w:rsidRPr="002E2250">
        <w:rPr>
          <w:rFonts w:eastAsia="Times New Roman" w:cs="Times New Roman"/>
          <w:b/>
          <w:bCs/>
          <w:sz w:val="24"/>
          <w:szCs w:val="24"/>
        </w:rPr>
        <w:t>Power Service</w:t>
      </w:r>
      <w:r w:rsidRPr="002E2250">
        <w:rPr>
          <w:rFonts w:eastAsia="Times New Roman" w:cs="Times New Roman"/>
          <w:sz w:val="24"/>
          <w:szCs w:val="24"/>
        </w:rPr>
        <w:t xml:space="preserve"> - Java web service which processes power/sample size requests</w:t>
      </w:r>
    </w:p>
    <w:p w:rsidR="00944997" w:rsidRPr="002E2250" w:rsidRDefault="00944997" w:rsidP="00944997">
      <w:pPr>
        <w:numPr>
          <w:ilvl w:val="0"/>
          <w:numId w:val="1"/>
        </w:numPr>
        <w:spacing w:after="0" w:line="240" w:lineRule="auto"/>
        <w:rPr>
          <w:rFonts w:eastAsia="Times New Roman" w:cs="Times New Roman"/>
          <w:sz w:val="24"/>
          <w:szCs w:val="24"/>
        </w:rPr>
      </w:pPr>
      <w:r w:rsidRPr="002E2250">
        <w:rPr>
          <w:rFonts w:eastAsia="Times New Roman" w:cs="Times New Roman"/>
          <w:sz w:val="24"/>
          <w:szCs w:val="24"/>
        </w:rPr>
        <w:t xml:space="preserve">Chart Service - Java web service which produces graphs. For the </w:t>
      </w:r>
      <w:r w:rsidR="00AC0602">
        <w:rPr>
          <w:rFonts w:eastAsia="Times New Roman" w:cs="Times New Roman"/>
          <w:sz w:val="24"/>
          <w:szCs w:val="24"/>
        </w:rPr>
        <w:t>GLIMMPSE</w:t>
      </w:r>
      <w:r w:rsidRPr="002E2250">
        <w:rPr>
          <w:rFonts w:eastAsia="Times New Roman" w:cs="Times New Roman"/>
          <w:sz w:val="24"/>
          <w:szCs w:val="24"/>
        </w:rPr>
        <w:t xml:space="preserve"> system, this service produces power curves.</w:t>
      </w:r>
    </w:p>
    <w:p w:rsidR="00944997" w:rsidRPr="002E2250" w:rsidRDefault="00944997" w:rsidP="00944997">
      <w:pPr>
        <w:numPr>
          <w:ilvl w:val="0"/>
          <w:numId w:val="1"/>
        </w:numPr>
        <w:spacing w:after="0" w:line="240" w:lineRule="auto"/>
        <w:rPr>
          <w:rFonts w:eastAsia="Times New Roman" w:cs="Times New Roman"/>
          <w:sz w:val="24"/>
          <w:szCs w:val="24"/>
        </w:rPr>
      </w:pPr>
      <w:r w:rsidRPr="002E2250">
        <w:rPr>
          <w:rFonts w:eastAsia="Times New Roman" w:cs="Times New Roman"/>
          <w:sz w:val="24"/>
          <w:szCs w:val="24"/>
        </w:rPr>
        <w:t>File Service - Java web service providing upload/save functionality for study design information</w:t>
      </w:r>
    </w:p>
    <w:p w:rsidR="00944997" w:rsidRDefault="00944997" w:rsidP="00944997">
      <w:pPr>
        <w:numPr>
          <w:ilvl w:val="0"/>
          <w:numId w:val="1"/>
        </w:numPr>
        <w:spacing w:after="0" w:line="240" w:lineRule="auto"/>
        <w:rPr>
          <w:rFonts w:eastAsia="Times New Roman" w:cs="Times New Roman"/>
          <w:sz w:val="24"/>
          <w:szCs w:val="24"/>
        </w:rPr>
      </w:pPr>
      <w:r w:rsidRPr="002E2250">
        <w:rPr>
          <w:rFonts w:eastAsia="Times New Roman" w:cs="Times New Roman"/>
          <w:sz w:val="24"/>
          <w:szCs w:val="24"/>
        </w:rPr>
        <w:t>JavaStatistics library - low level library containing routines for computing GLMM power</w:t>
      </w:r>
    </w:p>
    <w:p w:rsidR="00944997" w:rsidRDefault="00944997" w:rsidP="00944997"/>
    <w:p w:rsidR="00944997" w:rsidRDefault="00944997" w:rsidP="00944997">
      <w:r>
        <w:t xml:space="preserve">This document describes the API for the File Service.  It assumes basic familiarity with </w:t>
      </w:r>
      <w:hyperlink r:id="rId6" w:history="1">
        <w:r w:rsidRPr="00944997">
          <w:rPr>
            <w:rStyle w:val="Hyperlink"/>
          </w:rPr>
          <w:t>HTTP</w:t>
        </w:r>
      </w:hyperlink>
      <w:r>
        <w:t>,</w:t>
      </w:r>
      <w:r>
        <w:t xml:space="preserve"> </w:t>
      </w:r>
      <w:hyperlink r:id="rId7" w:history="1">
        <w:r w:rsidRPr="00944997">
          <w:rPr>
            <w:rStyle w:val="Hyperlink"/>
          </w:rPr>
          <w:t>HTML forms</w:t>
        </w:r>
      </w:hyperlink>
      <w:r>
        <w:t xml:space="preserve">, and the GLMM.  For additional background on GLMM power calculations when controlling for a baseline covariate, please see Glueck </w:t>
      </w:r>
      <w:r>
        <w:t>and</w:t>
      </w:r>
      <w:r>
        <w:t xml:space="preserve"> Muller</w:t>
      </w:r>
      <w:fldSimple w:instr=" ADDIN ZOTERO_ITEM {&quot;citationID&quot;:&quot;1q9arla77m&quot;,&quot;citationItems&quot;:[{&quot;uri&quot;:[&quot;http://zotero.org/users/585012/items/4TTG8P2T&quot;]}]} ">
        <w:r w:rsidRPr="00944997">
          <w:rPr>
            <w:rFonts w:cs="Times New Roman"/>
            <w:szCs w:val="24"/>
            <w:vertAlign w:val="superscript"/>
          </w:rPr>
          <w:t>1</w:t>
        </w:r>
      </w:fldSimple>
      <w:r>
        <w:t>.</w:t>
      </w:r>
    </w:p>
    <w:p w:rsidR="00944997" w:rsidRDefault="00944997" w:rsidP="00944997">
      <w:pPr>
        <w:pStyle w:val="Heading1"/>
      </w:pPr>
      <w:bookmarkStart w:id="3" w:name="_Toc292963112"/>
      <w:r>
        <w:t>The File Service</w:t>
      </w:r>
      <w:bookmarkEnd w:id="3"/>
    </w:p>
    <w:p w:rsidR="00AC0602" w:rsidRDefault="00AC0602" w:rsidP="00944997"/>
    <w:p w:rsidR="00944997" w:rsidRDefault="00944997" w:rsidP="00944997">
      <w:r>
        <w:t xml:space="preserve">The File Service component of the </w:t>
      </w:r>
      <w:r w:rsidR="00AC0602">
        <w:t>GLIMMPSE</w:t>
      </w:r>
      <w:r>
        <w:t xml:space="preserve"> system is a Java web service which provides file save and upload capabilities for the </w:t>
      </w:r>
      <w:r w:rsidR="00AC0602">
        <w:t>GLIMMPSE</w:t>
      </w:r>
      <w:r>
        <w:t xml:space="preserve"> user interface.</w:t>
      </w:r>
      <w:r w:rsidR="00AC0602">
        <w:t xml:space="preserve"> </w:t>
      </w:r>
      <w:r>
        <w:t xml:space="preserve">The service itself is quite generic, and basically </w:t>
      </w:r>
      <w:r w:rsidR="00D02107">
        <w:t>echoes</w:t>
      </w:r>
      <w:r>
        <w:t xml:space="preserve"> data or the contents of an uploaded</w:t>
      </w:r>
      <w:r w:rsidR="00AC0602">
        <w:t xml:space="preserve"> </w:t>
      </w:r>
      <w:r>
        <w:t>file back to the caller with appropriate headers to initiate browser "save as" or "submit complete" events.</w:t>
      </w:r>
    </w:p>
    <w:p w:rsidR="00944997" w:rsidRDefault="00944997" w:rsidP="00944997">
      <w:r>
        <w:lastRenderedPageBreak/>
        <w:t xml:space="preserve">The </w:t>
      </w:r>
      <w:r w:rsidR="00AC0602">
        <w:t>GLIMMPSE</w:t>
      </w:r>
      <w:r>
        <w:t xml:space="preserve"> user interface calls this service to allow users to save/upload study design information, and to save power results as a CSV file which can be used with other spreadsheet or statistical software packages.</w:t>
      </w:r>
      <w:r w:rsidR="00AC0602">
        <w:t xml:space="preserve"> </w:t>
      </w:r>
      <w:r>
        <w:t xml:space="preserve">The service is implemented using the </w:t>
      </w:r>
      <w:hyperlink r:id="rId8" w:history="1">
        <w:r w:rsidRPr="00AC0602">
          <w:rPr>
            <w:rStyle w:val="Hyperlink"/>
          </w:rPr>
          <w:t>Restlet Framework</w:t>
        </w:r>
      </w:hyperlink>
      <w:r w:rsidR="00AC0602">
        <w:t>.</w:t>
      </w:r>
    </w:p>
    <w:p w:rsidR="009058E0" w:rsidRDefault="00944997" w:rsidP="00944997">
      <w:r>
        <w:t xml:space="preserve">Requests to the file service are received via an </w:t>
      </w:r>
      <w:hyperlink r:id="rId9" w:history="1">
        <w:r w:rsidRPr="00AC0602">
          <w:rPr>
            <w:rStyle w:val="Hyperlink"/>
          </w:rPr>
          <w:t>HTML form</w:t>
        </w:r>
      </w:hyperlink>
      <w:r w:rsidR="00AC0602">
        <w:t xml:space="preserve"> </w:t>
      </w:r>
      <w:r>
        <w:t xml:space="preserve">submission from the </w:t>
      </w:r>
      <w:r w:rsidR="00AC0602">
        <w:t>GLIMMPSE</w:t>
      </w:r>
      <w:r>
        <w:t xml:space="preserve"> user interface.</w:t>
      </w:r>
      <w:r w:rsidR="002029D9">
        <w:t xml:space="preserve"> </w:t>
      </w:r>
      <w:r>
        <w:t xml:space="preserve">The File Service was developed and tested for use within the </w:t>
      </w:r>
      <w:hyperlink r:id="rId10" w:history="1">
        <w:r w:rsidRPr="000618D4">
          <w:rPr>
            <w:rStyle w:val="Hyperlink"/>
          </w:rPr>
          <w:t>Apache Tomcat Server (v 6.0</w:t>
        </w:r>
        <w:r w:rsidR="000618D4" w:rsidRPr="000618D4">
          <w:rPr>
            <w:rStyle w:val="Hyperlink"/>
          </w:rPr>
          <w:t>)</w:t>
        </w:r>
      </w:hyperlink>
      <w:r w:rsidR="000618D4">
        <w:t>.</w:t>
      </w:r>
    </w:p>
    <w:p w:rsidR="00944997" w:rsidRDefault="00944997" w:rsidP="009058E0">
      <w:pPr>
        <w:pStyle w:val="Heading1"/>
      </w:pPr>
      <w:bookmarkStart w:id="4" w:name="_Toc292963113"/>
      <w:r>
        <w:t>File Uploads</w:t>
      </w:r>
      <w:bookmarkEnd w:id="4"/>
    </w:p>
    <w:p w:rsidR="009058E0" w:rsidRDefault="009058E0" w:rsidP="00944997"/>
    <w:p w:rsidR="0033445D" w:rsidRDefault="00944997" w:rsidP="00944997">
      <w:r>
        <w:t xml:space="preserve">File uploads requests echo the contents of an uploaded file back to the </w:t>
      </w:r>
      <w:r w:rsidR="00AC0602">
        <w:t>GLIMMPSE</w:t>
      </w:r>
      <w:r>
        <w:t xml:space="preserve"> user interface, or other calling application.</w:t>
      </w:r>
      <w:r w:rsidR="0042380B">
        <w:t xml:space="preserve"> </w:t>
      </w:r>
      <w:r>
        <w:t xml:space="preserve">File upload requests are sent from a </w:t>
      </w:r>
      <w:hyperlink r:id="rId11" w:history="1">
        <w:r w:rsidRPr="0042380B">
          <w:rPr>
            <w:rStyle w:val="Hyperlink"/>
          </w:rPr>
          <w:t>Google Web Toolkit (GWT) "FileUpload" component</w:t>
        </w:r>
      </w:hyperlink>
      <w:r w:rsidR="0042380B">
        <w:t xml:space="preserve"> </w:t>
      </w:r>
      <w:r>
        <w:t xml:space="preserve">within the </w:t>
      </w:r>
      <w:r w:rsidR="00AC0602">
        <w:t>GLIMMPSE</w:t>
      </w:r>
      <w:r>
        <w:t xml:space="preserve"> user interface, and parsed in the File Service with the</w:t>
      </w:r>
      <w:r w:rsidR="00B645BB">
        <w:t xml:space="preserve"> </w:t>
      </w:r>
      <w:hyperlink r:id="rId12" w:history="1">
        <w:r w:rsidRPr="00B645BB">
          <w:rPr>
            <w:rStyle w:val="Hyperlink"/>
          </w:rPr>
          <w:t>RestletFileUpload extension</w:t>
        </w:r>
      </w:hyperlink>
      <w:r w:rsidR="00B645BB">
        <w:t>.</w:t>
      </w:r>
      <w:r w:rsidR="00F73224">
        <w:t xml:space="preserve"> </w:t>
      </w:r>
    </w:p>
    <w:p w:rsidR="00944997" w:rsidRDefault="00944997" w:rsidP="00944997">
      <w:r>
        <w:t xml:space="preserve">The RestletFileUpload extension depends on the </w:t>
      </w:r>
      <w:hyperlink r:id="rId13" w:history="1">
        <w:r w:rsidRPr="00F73224">
          <w:rPr>
            <w:rStyle w:val="Hyperlink"/>
          </w:rPr>
          <w:t>Apache Commons FileUpload library</w:t>
        </w:r>
      </w:hyperlink>
      <w:r w:rsidR="00363417">
        <w:t xml:space="preserve">, </w:t>
      </w:r>
      <w:r>
        <w:t xml:space="preserve">and </w:t>
      </w:r>
      <w:r w:rsidR="00363417">
        <w:t>complies with</w:t>
      </w:r>
      <w:r>
        <w:t xml:space="preserve"> </w:t>
      </w:r>
      <w:hyperlink r:id="rId14" w:history="1">
        <w:r w:rsidRPr="00363417">
          <w:rPr>
            <w:rStyle w:val="Hyperlink"/>
          </w:rPr>
          <w:t>RFC 1867, "Form-based File Upload in HTML"</w:t>
        </w:r>
      </w:hyperlink>
      <w:r w:rsidR="00363417">
        <w:t>.</w:t>
      </w:r>
      <w:r>
        <w:t xml:space="preserve">   Under this standard, file upload requests are</w:t>
      </w:r>
      <w:r w:rsidR="0033445D">
        <w:t xml:space="preserve"> </w:t>
      </w:r>
      <w:r>
        <w:t>submitted using the POST method and a content type of "multipart/form-data".  The RestletFileUpload component then parses the uploaded file data into a list of FileItem objects.</w:t>
      </w:r>
    </w:p>
    <w:p w:rsidR="00944997" w:rsidRDefault="00944997" w:rsidP="00944997">
      <w:r>
        <w:t>File uploads are requested through the following URI</w:t>
      </w:r>
    </w:p>
    <w:p w:rsidR="00944997" w:rsidRPr="00710CF8" w:rsidRDefault="00944997" w:rsidP="00944997">
      <w:pPr>
        <w:rPr>
          <w:rFonts w:ascii="Courier New" w:hAnsi="Courier New" w:cs="Courier New"/>
        </w:rPr>
      </w:pPr>
      <w:r w:rsidRPr="00710CF8">
        <w:rPr>
          <w:rFonts w:ascii="Courier New" w:hAnsi="Courier New" w:cs="Courier New"/>
        </w:rPr>
        <w:t>POST /file/upload</w:t>
      </w:r>
    </w:p>
    <w:p w:rsidR="00944997" w:rsidRDefault="00944997" w:rsidP="00944997">
      <w:r>
        <w:t>The entity body should be multipart/form-data encoded with the following structure:</w:t>
      </w:r>
    </w:p>
    <w:p w:rsidR="00944997" w:rsidRPr="00710CF8" w:rsidRDefault="00944997" w:rsidP="00944997">
      <w:pPr>
        <w:rPr>
          <w:rFonts w:ascii="Courier New" w:hAnsi="Courier New" w:cs="Courier New"/>
        </w:rPr>
      </w:pPr>
      <w:r w:rsidRPr="00710CF8">
        <w:rPr>
          <w:rFonts w:ascii="Courier New" w:hAnsi="Courier New" w:cs="Courier New"/>
        </w:rPr>
        <w:t>-----------------------------21358143628469</w:t>
      </w:r>
    </w:p>
    <w:p w:rsidR="00944997" w:rsidRPr="00710CF8" w:rsidRDefault="00944997" w:rsidP="00944997">
      <w:pPr>
        <w:rPr>
          <w:rFonts w:ascii="Courier New" w:hAnsi="Courier New" w:cs="Courier New"/>
        </w:rPr>
      </w:pPr>
      <w:r w:rsidRPr="00710CF8">
        <w:rPr>
          <w:rFonts w:ascii="Courier New" w:hAnsi="Courier New" w:cs="Courier New"/>
        </w:rPr>
        <w:t>Content-Disposition: form-data; name="file"; filename="study.xml"</w:t>
      </w:r>
    </w:p>
    <w:p w:rsidR="00944997" w:rsidRPr="00710CF8" w:rsidRDefault="00944997" w:rsidP="00944997">
      <w:pPr>
        <w:rPr>
          <w:rFonts w:ascii="Courier New" w:hAnsi="Courier New" w:cs="Courier New"/>
        </w:rPr>
      </w:pPr>
      <w:r w:rsidRPr="00710CF8">
        <w:rPr>
          <w:rFonts w:ascii="Courier New" w:hAnsi="Courier New" w:cs="Courier New"/>
        </w:rPr>
        <w:t>Content-Type: text/xml</w:t>
      </w:r>
    </w:p>
    <w:p w:rsidR="00944997" w:rsidRPr="00710CF8" w:rsidRDefault="00944997" w:rsidP="00944997">
      <w:pPr>
        <w:rPr>
          <w:rFonts w:ascii="Courier New" w:hAnsi="Courier New" w:cs="Courier New"/>
        </w:rPr>
      </w:pPr>
    </w:p>
    <w:p w:rsidR="00944997" w:rsidRPr="00710CF8" w:rsidRDefault="00710CF8" w:rsidP="00944997">
      <w:pPr>
        <w:rPr>
          <w:rFonts w:ascii="Courier New" w:hAnsi="Courier New" w:cs="Courier New"/>
          <w:i/>
        </w:rPr>
      </w:pPr>
      <w:r w:rsidRPr="00710CF8">
        <w:rPr>
          <w:rFonts w:ascii="Courier New" w:hAnsi="Courier New" w:cs="Courier New"/>
          <w:i/>
        </w:rPr>
        <w:t>…</w:t>
      </w:r>
      <w:r>
        <w:rPr>
          <w:rFonts w:ascii="Courier New" w:hAnsi="Courier New" w:cs="Courier New"/>
          <w:i/>
        </w:rPr>
        <w:t xml:space="preserve"> </w:t>
      </w:r>
      <w:r w:rsidR="00944997" w:rsidRPr="00710CF8">
        <w:rPr>
          <w:rFonts w:ascii="Courier New" w:hAnsi="Courier New" w:cs="Courier New"/>
          <w:i/>
        </w:rPr>
        <w:t>contents of study.xml file</w:t>
      </w:r>
      <w:r>
        <w:rPr>
          <w:rFonts w:ascii="Courier New" w:hAnsi="Courier New" w:cs="Courier New"/>
          <w:i/>
        </w:rPr>
        <w:t xml:space="preserve"> </w:t>
      </w:r>
      <w:r w:rsidRPr="00710CF8">
        <w:rPr>
          <w:rFonts w:ascii="Courier New" w:hAnsi="Courier New" w:cs="Courier New"/>
          <w:i/>
        </w:rPr>
        <w:t>…</w:t>
      </w:r>
    </w:p>
    <w:p w:rsidR="00944997" w:rsidRPr="00710CF8" w:rsidRDefault="00944997" w:rsidP="00944997">
      <w:pPr>
        <w:rPr>
          <w:rFonts w:ascii="Courier New" w:hAnsi="Courier New" w:cs="Courier New"/>
        </w:rPr>
      </w:pPr>
      <w:r w:rsidRPr="00710CF8">
        <w:rPr>
          <w:rFonts w:ascii="Courier New" w:hAnsi="Courier New" w:cs="Courier New"/>
        </w:rPr>
        <w:t>-----------------------------21358143628469--</w:t>
      </w:r>
    </w:p>
    <w:p w:rsidR="00944997" w:rsidRDefault="00944997" w:rsidP="00944997">
      <w:r>
        <w:t>where</w:t>
      </w:r>
    </w:p>
    <w:p w:rsidR="00944997" w:rsidRDefault="005915A8" w:rsidP="005915A8">
      <w:pPr>
        <w:pStyle w:val="ListParagraph"/>
        <w:numPr>
          <w:ilvl w:val="0"/>
          <w:numId w:val="13"/>
        </w:numPr>
      </w:pPr>
      <w:r w:rsidRPr="005915A8">
        <w:rPr>
          <w:b/>
        </w:rPr>
        <w:t>name</w:t>
      </w:r>
      <w:r>
        <w:t xml:space="preserve"> </w:t>
      </w:r>
      <w:r w:rsidR="00944997">
        <w:t xml:space="preserve">- the name of the </w:t>
      </w:r>
      <w:r w:rsidR="00D02107">
        <w:t>file upload</w:t>
      </w:r>
      <w:r w:rsidR="00944997">
        <w:t xml:space="preserve"> form element, which should always be called "file"</w:t>
      </w:r>
    </w:p>
    <w:p w:rsidR="00944997" w:rsidRDefault="00944997" w:rsidP="005915A8">
      <w:pPr>
        <w:pStyle w:val="ListParagraph"/>
        <w:numPr>
          <w:ilvl w:val="0"/>
          <w:numId w:val="13"/>
        </w:numPr>
      </w:pPr>
      <w:r w:rsidRPr="005915A8">
        <w:rPr>
          <w:b/>
        </w:rPr>
        <w:t>filename</w:t>
      </w:r>
      <w:r w:rsidR="005915A8">
        <w:t xml:space="preserve"> </w:t>
      </w:r>
      <w:r>
        <w:t>- the name of the file which was uploaded</w:t>
      </w:r>
    </w:p>
    <w:p w:rsidR="00944997" w:rsidRDefault="00944997" w:rsidP="00944997">
      <w:r>
        <w:t xml:space="preserve">The resulting file contents are returned to the caller as media type text/html.  In the </w:t>
      </w:r>
      <w:r w:rsidR="00AC0602">
        <w:t>GLIMMPSE</w:t>
      </w:r>
      <w:r>
        <w:t xml:space="preserve"> user interface,</w:t>
      </w:r>
      <w:r w:rsidR="00104E72">
        <w:t xml:space="preserve"> </w:t>
      </w:r>
      <w:r>
        <w:t xml:space="preserve">the file contents are processed when an </w:t>
      </w:r>
      <w:hyperlink r:id="rId15" w:history="1">
        <w:r w:rsidRPr="00104E72">
          <w:rPr>
            <w:rStyle w:val="Hyperlink"/>
          </w:rPr>
          <w:t>"SubmitCompleteEvent"</w:t>
        </w:r>
      </w:hyperlink>
      <w:r w:rsidR="00104E72">
        <w:t xml:space="preserve"> </w:t>
      </w:r>
      <w:r>
        <w:t>is received.</w:t>
      </w:r>
    </w:p>
    <w:p w:rsidR="000C38E9" w:rsidRDefault="000C38E9" w:rsidP="00944997"/>
    <w:p w:rsidR="00944997" w:rsidRDefault="00944997" w:rsidP="000C38E9">
      <w:pPr>
        <w:pStyle w:val="Heading1"/>
      </w:pPr>
      <w:bookmarkStart w:id="5" w:name="_Toc292963114"/>
      <w:r>
        <w:lastRenderedPageBreak/>
        <w:t>Save</w:t>
      </w:r>
      <w:bookmarkEnd w:id="5"/>
    </w:p>
    <w:p w:rsidR="000C38E9" w:rsidRDefault="000C38E9" w:rsidP="00944997"/>
    <w:p w:rsidR="00944997" w:rsidRDefault="00944997" w:rsidP="00944997">
      <w:r>
        <w:t>To save data from the client browser, the data is sent to the File Service via a form submission.  The contents of the "data" field in the form submission are echoed back to the caller with the following headers attached:</w:t>
      </w:r>
    </w:p>
    <w:p w:rsidR="00944997" w:rsidRPr="000C38E9" w:rsidRDefault="00944997" w:rsidP="00944997">
      <w:pPr>
        <w:rPr>
          <w:rFonts w:ascii="Courier New" w:hAnsi="Courier New" w:cs="Courier New"/>
        </w:rPr>
      </w:pPr>
      <w:r w:rsidRPr="000C38E9">
        <w:rPr>
          <w:rFonts w:ascii="Courier New" w:hAnsi="Courier New" w:cs="Courier New"/>
        </w:rPr>
        <w:t>Content-type: application/force-download</w:t>
      </w:r>
    </w:p>
    <w:p w:rsidR="000C38E9" w:rsidRDefault="00944997" w:rsidP="00944997">
      <w:pPr>
        <w:rPr>
          <w:rFonts w:ascii="Courier New" w:hAnsi="Courier New" w:cs="Courier New"/>
        </w:rPr>
      </w:pPr>
      <w:r w:rsidRPr="000C38E9">
        <w:rPr>
          <w:rFonts w:ascii="Courier New" w:hAnsi="Courier New" w:cs="Courier New"/>
        </w:rPr>
        <w:t>Content-dispo</w:t>
      </w:r>
      <w:r w:rsidR="000C38E9">
        <w:rPr>
          <w:rFonts w:ascii="Courier New" w:hAnsi="Courier New" w:cs="Courier New"/>
        </w:rPr>
        <w:t>sition: attachment; filename=</w:t>
      </w:r>
      <w:r w:rsidRPr="000C38E9">
        <w:rPr>
          <w:rFonts w:ascii="Courier New" w:hAnsi="Courier New" w:cs="Courier New"/>
          <w:i/>
        </w:rPr>
        <w:t>filename</w:t>
      </w:r>
    </w:p>
    <w:p w:rsidR="00944997" w:rsidRDefault="00944997" w:rsidP="00944997">
      <w:r>
        <w:t>These headers trigger the client's browser to display the save dialog.  The user can then open the file or download it to their local machine.</w:t>
      </w:r>
    </w:p>
    <w:p w:rsidR="00944997" w:rsidRDefault="00944997" w:rsidP="00944997">
      <w:r>
        <w:t>Saving of data is requested through the following URI:</w:t>
      </w:r>
    </w:p>
    <w:p w:rsidR="00944997" w:rsidRPr="000C38E9" w:rsidRDefault="00944997" w:rsidP="00944997">
      <w:pPr>
        <w:rPr>
          <w:rFonts w:ascii="Courier New" w:hAnsi="Courier New" w:cs="Courier New"/>
        </w:rPr>
      </w:pPr>
      <w:r w:rsidRPr="000C38E9">
        <w:rPr>
          <w:rFonts w:ascii="Courier New" w:hAnsi="Courier New" w:cs="Courier New"/>
        </w:rPr>
        <w:t>POST /file/saveas/</w:t>
      </w:r>
    </w:p>
    <w:p w:rsidR="00944997" w:rsidRDefault="00944997" w:rsidP="00944997">
      <w:r>
        <w:t>The entity body is form encoded with the following format:</w:t>
      </w:r>
    </w:p>
    <w:p w:rsidR="00944997" w:rsidRPr="00667C95" w:rsidRDefault="00944997" w:rsidP="00944997">
      <w:pPr>
        <w:rPr>
          <w:rFonts w:ascii="Courier New" w:hAnsi="Courier New" w:cs="Courier New"/>
          <w:i/>
        </w:rPr>
      </w:pPr>
      <w:r w:rsidRPr="00667C95">
        <w:rPr>
          <w:rFonts w:ascii="Courier New" w:hAnsi="Courier New" w:cs="Courier New"/>
        </w:rPr>
        <w:t>filename=</w:t>
      </w:r>
      <w:r w:rsidRPr="00667C95">
        <w:rPr>
          <w:rFonts w:ascii="Courier New" w:hAnsi="Courier New" w:cs="Courier New"/>
          <w:i/>
        </w:rPr>
        <w:t>filename</w:t>
      </w:r>
      <w:r w:rsidRPr="00667C95">
        <w:rPr>
          <w:rFonts w:ascii="Courier New" w:hAnsi="Courier New" w:cs="Courier New"/>
        </w:rPr>
        <w:t>&amp;data=</w:t>
      </w:r>
      <w:r w:rsidRPr="00667C95">
        <w:rPr>
          <w:rFonts w:ascii="Courier New" w:hAnsi="Courier New" w:cs="Courier New"/>
          <w:i/>
        </w:rPr>
        <w:t>data</w:t>
      </w:r>
    </w:p>
    <w:p w:rsidR="00944997" w:rsidRDefault="00944997" w:rsidP="00944997">
      <w:r>
        <w:t>where</w:t>
      </w:r>
    </w:p>
    <w:p w:rsidR="00944997" w:rsidRDefault="00944997" w:rsidP="00667C95">
      <w:pPr>
        <w:pStyle w:val="ListParagraph"/>
        <w:numPr>
          <w:ilvl w:val="0"/>
          <w:numId w:val="14"/>
        </w:numPr>
      </w:pPr>
      <w:r w:rsidRPr="00667C95">
        <w:rPr>
          <w:b/>
        </w:rPr>
        <w:t>filename</w:t>
      </w:r>
      <w:r w:rsidR="00667C95" w:rsidRPr="00667C95">
        <w:rPr>
          <w:b/>
        </w:rPr>
        <w:t xml:space="preserve"> </w:t>
      </w:r>
      <w:r>
        <w:t>- the default filename displayed in the browser's "save as" dialog box</w:t>
      </w:r>
    </w:p>
    <w:p w:rsidR="00944997" w:rsidRDefault="00944997" w:rsidP="00667C95">
      <w:pPr>
        <w:pStyle w:val="ListParagraph"/>
        <w:numPr>
          <w:ilvl w:val="0"/>
          <w:numId w:val="14"/>
        </w:numPr>
      </w:pPr>
      <w:r w:rsidRPr="00667C95">
        <w:rPr>
          <w:b/>
        </w:rPr>
        <w:t>data</w:t>
      </w:r>
      <w:r w:rsidR="00667C95" w:rsidRPr="00667C95">
        <w:rPr>
          <w:b/>
        </w:rPr>
        <w:t xml:space="preserve"> </w:t>
      </w:r>
      <w:r>
        <w:t>- contents of the file to be saved</w:t>
      </w:r>
    </w:p>
    <w:p w:rsidR="00944997" w:rsidRDefault="000C38E9" w:rsidP="00944997">
      <w:r w:rsidRPr="003E6BF6">
        <w:rPr>
          <w:rFonts w:eastAsia="Times New Roman" w:cs="Times New Roman"/>
          <w:sz w:val="24"/>
          <w:szCs w:val="24"/>
        </w:rPr>
        <w:pict>
          <v:rect id="_x0000_i1025" style="width:0;height:1.5pt" o:hralign="center" o:hrstd="t" o:hr="t" fillcolor="#a0a0a0" stroked="f"/>
        </w:pict>
      </w:r>
    </w:p>
    <w:p w:rsidR="00944997" w:rsidRDefault="00944997" w:rsidP="00944997">
      <w:r>
        <w:t>Author: Sarah Kreidler</w:t>
      </w:r>
    </w:p>
    <w:p w:rsidR="00C606AF" w:rsidRDefault="00944997" w:rsidP="00667C95">
      <w:r>
        <w:t xml:space="preserve">Last Updated: </w:t>
      </w:r>
      <w:r w:rsidR="00231E42">
        <w:t>May 12, 2011</w:t>
      </w:r>
      <w:bookmarkEnd w:id="1"/>
    </w:p>
    <w:sectPr w:rsidR="00C606AF" w:rsidSect="00C606A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523338E"/>
    <w:multiLevelType w:val="hybridMultilevel"/>
    <w:tmpl w:val="02C45D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CD50162"/>
    <w:multiLevelType w:val="hybridMultilevel"/>
    <w:tmpl w:val="BC5EF1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FEC7280"/>
    <w:multiLevelType w:val="multilevel"/>
    <w:tmpl w:val="E29E78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2C7658B8"/>
    <w:multiLevelType w:val="hybridMultilevel"/>
    <w:tmpl w:val="82DA57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FD7140C"/>
    <w:multiLevelType w:val="multilevel"/>
    <w:tmpl w:val="8C02AF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1F706AC"/>
    <w:multiLevelType w:val="hybridMultilevel"/>
    <w:tmpl w:val="50D430D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5AC653F"/>
    <w:multiLevelType w:val="multilevel"/>
    <w:tmpl w:val="FDFA0E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5D723551"/>
    <w:multiLevelType w:val="hybridMultilevel"/>
    <w:tmpl w:val="46D6E9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68570FF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>
    <w:nsid w:val="6A587A6C"/>
    <w:multiLevelType w:val="multilevel"/>
    <w:tmpl w:val="2FDA06C4"/>
    <w:lvl w:ilvl="0">
      <w:numFmt w:val="decimal"/>
      <w:lvlText w:val=""/>
      <w:lvlJc w:val="left"/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0">
    <w:nsid w:val="6CCD38ED"/>
    <w:multiLevelType w:val="multilevel"/>
    <w:tmpl w:val="E97607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709A1BC7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2">
    <w:nsid w:val="72242C64"/>
    <w:multiLevelType w:val="hybridMultilevel"/>
    <w:tmpl w:val="A0F2E4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2"/>
  </w:num>
  <w:num w:numId="3">
    <w:abstractNumId w:val="4"/>
  </w:num>
  <w:num w:numId="4">
    <w:abstractNumId w:val="6"/>
  </w:num>
  <w:num w:numId="5">
    <w:abstractNumId w:val="12"/>
  </w:num>
  <w:num w:numId="6">
    <w:abstractNumId w:val="5"/>
  </w:num>
  <w:num w:numId="7">
    <w:abstractNumId w:val="1"/>
  </w:num>
  <w:num w:numId="8">
    <w:abstractNumId w:val="8"/>
  </w:num>
  <w:num w:numId="9">
    <w:abstractNumId w:val="11"/>
  </w:num>
  <w:num w:numId="10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9"/>
  </w:num>
  <w:num w:numId="12">
    <w:abstractNumId w:val="7"/>
  </w:num>
  <w:num w:numId="13">
    <w:abstractNumId w:val="0"/>
  </w:num>
  <w:num w:numId="14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>
    <w:useFELayout/>
  </w:compat>
  <w:rsids>
    <w:rsidRoot w:val="002E2250"/>
    <w:rsid w:val="00024A1D"/>
    <w:rsid w:val="00041E84"/>
    <w:rsid w:val="000618D4"/>
    <w:rsid w:val="000765D2"/>
    <w:rsid w:val="000A20D8"/>
    <w:rsid w:val="000A55BD"/>
    <w:rsid w:val="000B60DF"/>
    <w:rsid w:val="000C38E9"/>
    <w:rsid w:val="000E7675"/>
    <w:rsid w:val="00104E72"/>
    <w:rsid w:val="00104FD5"/>
    <w:rsid w:val="00123E0E"/>
    <w:rsid w:val="00174FA1"/>
    <w:rsid w:val="001771CC"/>
    <w:rsid w:val="00193480"/>
    <w:rsid w:val="002029D9"/>
    <w:rsid w:val="00212FB7"/>
    <w:rsid w:val="0021392C"/>
    <w:rsid w:val="0022466E"/>
    <w:rsid w:val="00231E42"/>
    <w:rsid w:val="00264A70"/>
    <w:rsid w:val="002A3604"/>
    <w:rsid w:val="002A5CC9"/>
    <w:rsid w:val="002D0330"/>
    <w:rsid w:val="002E2250"/>
    <w:rsid w:val="002E44F3"/>
    <w:rsid w:val="002F28BA"/>
    <w:rsid w:val="00305B1B"/>
    <w:rsid w:val="0033445D"/>
    <w:rsid w:val="00356302"/>
    <w:rsid w:val="00363417"/>
    <w:rsid w:val="00364DCF"/>
    <w:rsid w:val="00394A14"/>
    <w:rsid w:val="003A235C"/>
    <w:rsid w:val="003C14FF"/>
    <w:rsid w:val="0042305D"/>
    <w:rsid w:val="0042380B"/>
    <w:rsid w:val="00424C99"/>
    <w:rsid w:val="004436E7"/>
    <w:rsid w:val="00481F97"/>
    <w:rsid w:val="004B0EC3"/>
    <w:rsid w:val="004B14C3"/>
    <w:rsid w:val="004B6E81"/>
    <w:rsid w:val="004F09AC"/>
    <w:rsid w:val="004F7A7F"/>
    <w:rsid w:val="004F7B94"/>
    <w:rsid w:val="005163E5"/>
    <w:rsid w:val="00553872"/>
    <w:rsid w:val="00574DB5"/>
    <w:rsid w:val="005915A8"/>
    <w:rsid w:val="005A125D"/>
    <w:rsid w:val="005F28E3"/>
    <w:rsid w:val="005F5114"/>
    <w:rsid w:val="006224CE"/>
    <w:rsid w:val="006265FE"/>
    <w:rsid w:val="00661099"/>
    <w:rsid w:val="00667C95"/>
    <w:rsid w:val="006D273B"/>
    <w:rsid w:val="006E1F14"/>
    <w:rsid w:val="006E59A6"/>
    <w:rsid w:val="006E62D2"/>
    <w:rsid w:val="00710CF8"/>
    <w:rsid w:val="007537A6"/>
    <w:rsid w:val="007C12BF"/>
    <w:rsid w:val="007E6ADD"/>
    <w:rsid w:val="0083197F"/>
    <w:rsid w:val="008432BE"/>
    <w:rsid w:val="008577CF"/>
    <w:rsid w:val="008710CB"/>
    <w:rsid w:val="009058E0"/>
    <w:rsid w:val="00932E43"/>
    <w:rsid w:val="00944997"/>
    <w:rsid w:val="009519F9"/>
    <w:rsid w:val="00976150"/>
    <w:rsid w:val="00984A74"/>
    <w:rsid w:val="00992175"/>
    <w:rsid w:val="00993D54"/>
    <w:rsid w:val="009E367A"/>
    <w:rsid w:val="009F0DFE"/>
    <w:rsid w:val="00A33554"/>
    <w:rsid w:val="00A33DDC"/>
    <w:rsid w:val="00A52E51"/>
    <w:rsid w:val="00A762C8"/>
    <w:rsid w:val="00A922F2"/>
    <w:rsid w:val="00AC0602"/>
    <w:rsid w:val="00AF15C7"/>
    <w:rsid w:val="00B378FF"/>
    <w:rsid w:val="00B4526E"/>
    <w:rsid w:val="00B645BB"/>
    <w:rsid w:val="00B96C00"/>
    <w:rsid w:val="00BA193F"/>
    <w:rsid w:val="00BA2F01"/>
    <w:rsid w:val="00BD54EE"/>
    <w:rsid w:val="00BE07EF"/>
    <w:rsid w:val="00BE2372"/>
    <w:rsid w:val="00C33D70"/>
    <w:rsid w:val="00C606AF"/>
    <w:rsid w:val="00CA6E15"/>
    <w:rsid w:val="00CF0873"/>
    <w:rsid w:val="00D02107"/>
    <w:rsid w:val="00D07AEF"/>
    <w:rsid w:val="00D45C18"/>
    <w:rsid w:val="00D4611C"/>
    <w:rsid w:val="00D664E2"/>
    <w:rsid w:val="00D713D6"/>
    <w:rsid w:val="00DD5BFE"/>
    <w:rsid w:val="00DE74AF"/>
    <w:rsid w:val="00E01FD2"/>
    <w:rsid w:val="00E63650"/>
    <w:rsid w:val="00EB37C7"/>
    <w:rsid w:val="00F0796E"/>
    <w:rsid w:val="00F142DA"/>
    <w:rsid w:val="00F367AF"/>
    <w:rsid w:val="00F373D2"/>
    <w:rsid w:val="00F403EF"/>
    <w:rsid w:val="00F43293"/>
    <w:rsid w:val="00F73224"/>
    <w:rsid w:val="00F83AAE"/>
    <w:rsid w:val="00F93E19"/>
    <w:rsid w:val="00F941C6"/>
    <w:rsid w:val="00FA4DE0"/>
    <w:rsid w:val="00FE27B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en-US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6150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EB37C7"/>
    <w:pPr>
      <w:numPr>
        <w:numId w:val="9"/>
      </w:num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B37C7"/>
    <w:pPr>
      <w:numPr>
        <w:ilvl w:val="1"/>
        <w:numId w:val="9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B37C7"/>
    <w:pPr>
      <w:numPr>
        <w:ilvl w:val="2"/>
        <w:numId w:val="9"/>
      </w:num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B37C7"/>
    <w:pPr>
      <w:numPr>
        <w:ilvl w:val="3"/>
        <w:numId w:val="9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EB37C7"/>
    <w:pPr>
      <w:numPr>
        <w:ilvl w:val="4"/>
        <w:numId w:val="9"/>
      </w:num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B37C7"/>
    <w:pPr>
      <w:numPr>
        <w:ilvl w:val="5"/>
        <w:numId w:val="9"/>
      </w:num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B37C7"/>
    <w:pPr>
      <w:numPr>
        <w:ilvl w:val="6"/>
        <w:numId w:val="9"/>
      </w:num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B37C7"/>
    <w:pPr>
      <w:numPr>
        <w:ilvl w:val="7"/>
        <w:numId w:val="9"/>
      </w:num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B37C7"/>
    <w:pPr>
      <w:numPr>
        <w:ilvl w:val="8"/>
        <w:numId w:val="9"/>
      </w:num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B37C7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B37C7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B37C7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EB37C7"/>
    <w:rPr>
      <w:rFonts w:asciiTheme="majorHAnsi" w:eastAsiaTheme="majorEastAsia" w:hAnsiTheme="majorHAnsi" w:cstheme="majorBidi"/>
      <w:b/>
      <w:bCs/>
      <w:i/>
      <w:iCs/>
    </w:rPr>
  </w:style>
  <w:style w:type="character" w:styleId="Hyperlink">
    <w:name w:val="Hyperlink"/>
    <w:basedOn w:val="DefaultParagraphFont"/>
    <w:uiPriority w:val="99"/>
    <w:unhideWhenUsed/>
    <w:rsid w:val="002E2250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E2250"/>
    <w:rPr>
      <w:color w:val="800080"/>
      <w:u w:val="single"/>
    </w:rPr>
  </w:style>
  <w:style w:type="paragraph" w:styleId="NormalWeb">
    <w:name w:val="Normal (Web)"/>
    <w:basedOn w:val="Normal"/>
    <w:uiPriority w:val="99"/>
    <w:semiHidden/>
    <w:unhideWhenUsed/>
    <w:rsid w:val="002E2250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E225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E2250"/>
    <w:rPr>
      <w:rFonts w:ascii="Courier New" w:eastAsia="Times New Roman" w:hAnsi="Courier New" w:cs="Courier New"/>
      <w:sz w:val="20"/>
      <w:szCs w:val="20"/>
    </w:rPr>
  </w:style>
  <w:style w:type="table" w:styleId="TableGrid">
    <w:name w:val="Table Grid"/>
    <w:basedOn w:val="TableNormal"/>
    <w:uiPriority w:val="59"/>
    <w:rsid w:val="002E2250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A5CC9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A762C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762C8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A762C8"/>
    <w:pPr>
      <w:spacing w:after="100"/>
      <w:ind w:left="4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A762C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62C8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2A5CC9"/>
    <w:pPr>
      <w:ind w:left="720"/>
      <w:contextualSpacing/>
    </w:pPr>
  </w:style>
  <w:style w:type="character" w:customStyle="1" w:styleId="Heading5Char">
    <w:name w:val="Heading 5 Char"/>
    <w:basedOn w:val="DefaultParagraphFont"/>
    <w:link w:val="Heading5"/>
    <w:uiPriority w:val="9"/>
    <w:rsid w:val="00EB37C7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B37C7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B37C7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B37C7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B37C7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2A5CC9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2A5CC9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2A5CC9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2A5CC9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2A5CC9"/>
    <w:rPr>
      <w:b/>
      <w:bCs/>
    </w:rPr>
  </w:style>
  <w:style w:type="character" w:styleId="Emphasis">
    <w:name w:val="Emphasis"/>
    <w:uiPriority w:val="20"/>
    <w:qFormat/>
    <w:rsid w:val="002A5CC9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uiPriority w:val="1"/>
    <w:qFormat/>
    <w:rsid w:val="002A5CC9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976150"/>
    <w:pPr>
      <w:spacing w:before="200" w:after="0"/>
      <w:ind w:left="360" w:right="360"/>
    </w:pPr>
    <w:rPr>
      <w:rFonts w:ascii="Courier New" w:hAnsi="Courier New"/>
      <w:iCs/>
    </w:rPr>
  </w:style>
  <w:style w:type="character" w:customStyle="1" w:styleId="QuoteChar">
    <w:name w:val="Quote Char"/>
    <w:basedOn w:val="DefaultParagraphFont"/>
    <w:link w:val="Quote"/>
    <w:uiPriority w:val="29"/>
    <w:rsid w:val="00976150"/>
    <w:rPr>
      <w:rFonts w:ascii="Courier New" w:hAnsi="Courier New"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A5CC9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A5CC9"/>
    <w:rPr>
      <w:b/>
      <w:bCs/>
      <w:i/>
      <w:iCs/>
    </w:rPr>
  </w:style>
  <w:style w:type="character" w:styleId="SubtleEmphasis">
    <w:name w:val="Subtle Emphasis"/>
    <w:uiPriority w:val="19"/>
    <w:qFormat/>
    <w:rsid w:val="002A5CC9"/>
    <w:rPr>
      <w:i/>
      <w:iCs/>
    </w:rPr>
  </w:style>
  <w:style w:type="character" w:styleId="IntenseEmphasis">
    <w:name w:val="Intense Emphasis"/>
    <w:uiPriority w:val="21"/>
    <w:qFormat/>
    <w:rsid w:val="00976150"/>
    <w:rPr>
      <w:rFonts w:asciiTheme="majorHAnsi" w:hAnsiTheme="majorHAnsi"/>
      <w:b/>
      <w:bCs/>
    </w:rPr>
  </w:style>
  <w:style w:type="character" w:styleId="SubtleReference">
    <w:name w:val="Subtle Reference"/>
    <w:uiPriority w:val="31"/>
    <w:qFormat/>
    <w:rsid w:val="002A5CC9"/>
    <w:rPr>
      <w:smallCaps/>
    </w:rPr>
  </w:style>
  <w:style w:type="character" w:styleId="IntenseReference">
    <w:name w:val="Intense Reference"/>
    <w:uiPriority w:val="32"/>
    <w:qFormat/>
    <w:rsid w:val="002A5CC9"/>
    <w:rPr>
      <w:smallCaps/>
      <w:spacing w:val="5"/>
      <w:u w:val="single"/>
    </w:rPr>
  </w:style>
  <w:style w:type="character" w:styleId="BookTitle">
    <w:name w:val="Book Title"/>
    <w:uiPriority w:val="33"/>
    <w:qFormat/>
    <w:rsid w:val="002A5CC9"/>
    <w:rPr>
      <w:i/>
      <w:iCs/>
      <w:smallCaps/>
      <w:spacing w:val="5"/>
    </w:rPr>
  </w:style>
  <w:style w:type="numbering" w:customStyle="1" w:styleId="Headings">
    <w:name w:val="Headings"/>
    <w:uiPriority w:val="99"/>
    <w:rsid w:val="00EB37C7"/>
  </w:style>
  <w:style w:type="character" w:styleId="PlaceholderText">
    <w:name w:val="Placeholder Text"/>
    <w:basedOn w:val="DefaultParagraphFont"/>
    <w:uiPriority w:val="99"/>
    <w:semiHidden/>
    <w:rsid w:val="00394A14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DE74AF"/>
    <w:pPr>
      <w:spacing w:after="240" w:line="240" w:lineRule="auto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21866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0161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9407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20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217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426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46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07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99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824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050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40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739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323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035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562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restlet.org/" TargetMode="External"/><Relationship Id="rId13" Type="http://schemas.openxmlformats.org/officeDocument/2006/relationships/hyperlink" Target="http://commons.apache.org/fileupload/" TargetMode="External"/><Relationship Id="rId3" Type="http://schemas.openxmlformats.org/officeDocument/2006/relationships/styles" Target="styles.xml"/><Relationship Id="rId7" Type="http://schemas.openxmlformats.org/officeDocument/2006/relationships/hyperlink" Target="http://www.w3schools.com/html/html_forms.asp" TargetMode="External"/><Relationship Id="rId12" Type="http://schemas.openxmlformats.org/officeDocument/2006/relationships/hyperlink" Target="http://www.restlet.org/documentation/1.0/ext/org/restlet/ext/fileupload/RestletFileUpload.html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hyperlink" Target="http://www.w3.org/Protocols/" TargetMode="External"/><Relationship Id="rId11" Type="http://schemas.openxmlformats.org/officeDocument/2006/relationships/hyperlink" Target="http://google-web-toolkit.googlecode.com/svn/javadoc/1.5/com/google/gwt/user/client/ui/FileUpload.html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google-web-toolkit.googlecode.com/svn/javadoc/1.6/com/google/gwt/user/client/ui/FormPanel.SubmitCompleteEvent.html" TargetMode="External"/><Relationship Id="rId10" Type="http://schemas.openxmlformats.org/officeDocument/2006/relationships/hyperlink" Target="http://tomcat.apache.org/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w3schools.com/html/html_forms.asp" TargetMode="External"/><Relationship Id="rId14" Type="http://schemas.openxmlformats.org/officeDocument/2006/relationships/hyperlink" Target="http://www.faqs.org/rfcs/rfc1867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EEC5C0E-3BBE-4C26-8B93-7A78FF00E9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9</TotalTime>
  <Pages>3</Pages>
  <Words>797</Words>
  <Characters>4544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olorado Denver</Company>
  <LinksUpToDate>false</LinksUpToDate>
  <CharactersWithSpaces>533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reidles</dc:creator>
  <cp:lastModifiedBy>kreidles</cp:lastModifiedBy>
  <cp:revision>123</cp:revision>
  <dcterms:created xsi:type="dcterms:W3CDTF">2011-03-29T16:05:00Z</dcterms:created>
  <dcterms:modified xsi:type="dcterms:W3CDTF">2011-05-12T17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2.1.6"&gt;&lt;session id="CKyJVmHp"/&gt;&lt;style id="http://www.zotero.org/styles/ama" hasBibliography="1" bibliographyStyleHasBeenSet="1"/&gt;&lt;prefs&gt;&lt;pref name="fieldType" value="Field"/&gt;&lt;pref name="noteType" value="0"/&gt;&lt;/prefs&gt;&lt;</vt:lpwstr>
  </property>
  <property fmtid="{D5CDD505-2E9C-101B-9397-08002B2CF9AE}" pid="3" name="ZOTERO_PREF_2">
    <vt:lpwstr>/data&gt;</vt:lpwstr>
  </property>
</Properties>
</file>